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1E79EF" w14:textId="77777777" w:rsidR="00E52113" w:rsidRDefault="00E52113" w:rsidP="00E52113">
      <w:pPr>
        <w:pStyle w:val="H2"/>
        <w:jc w:val="center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7AD97F5E" wp14:editId="04F83BAD">
            <wp:extent cx="2917190" cy="509866"/>
            <wp:effectExtent l="0" t="0" r="0" b="5080"/>
            <wp:docPr id="1" name="Picture 1" descr="A picture containing text, sig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sign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7936" cy="569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3895D9" w14:textId="69EC1B2F" w:rsidR="00E52113" w:rsidRPr="0053460B" w:rsidRDefault="00E52113" w:rsidP="00E52113">
      <w:pPr>
        <w:pStyle w:val="H2"/>
        <w:rPr>
          <w:rFonts w:ascii="Times New Roman" w:hAnsi="Times New Roman" w:cs="Times New Roman"/>
          <w:i/>
          <w:color w:val="000000" w:themeColor="text1"/>
          <w:sz w:val="22"/>
          <w:szCs w:val="22"/>
        </w:rPr>
      </w:pP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If you intend to use this questionnaire for your project, please cite the publication</w:t>
      </w:r>
      <w:r w:rsidR="00D44734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</w:t>
      </w:r>
      <w:r w:rsidR="00D44734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>
          <w:fldData xml:space="preserve">PEVuZE5vdGU+PENpdGU+PEF1dGhvcj5IYXJyaW1hbjwvQXV0aG9yPjxZZWFyPjIwMjA8L1llYXI+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</w:fldData>
        </w:fldChar>
      </w:r>
      <w:r w:rsidR="00D44734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 </w:instrText>
      </w:r>
      <w:r w:rsidR="00D44734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>
          <w:fldData xml:space="preserve">PEVuZE5vdGU+PENpdGU+PEF1dGhvcj5IYXJyaW1hbjwvQXV0aG9yPjxZZWFyPjIwMjA8L1llYXI+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</w:fldData>
        </w:fldChar>
      </w:r>
      <w:r w:rsidR="00D44734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.DATA </w:instrText>
      </w:r>
      <w:r w:rsidR="00D44734">
        <w:rPr>
          <w:rFonts w:ascii="Times New Roman" w:hAnsi="Times New Roman" w:cs="Times New Roman"/>
          <w:i/>
          <w:color w:val="000000" w:themeColor="text1"/>
          <w:sz w:val="22"/>
          <w:szCs w:val="22"/>
        </w:rPr>
      </w:r>
      <w:r w:rsidR="00D44734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="00D44734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separate"/>
      </w:r>
      <w:r w:rsidR="00D44734">
        <w:rPr>
          <w:rFonts w:ascii="Times New Roman" w:hAnsi="Times New Roman" w:cs="Times New Roman"/>
          <w:i/>
          <w:noProof/>
          <w:color w:val="000000" w:themeColor="text1"/>
          <w:sz w:val="22"/>
          <w:szCs w:val="22"/>
        </w:rPr>
        <w:t>[1, 2]</w:t>
      </w:r>
      <w:r w:rsidR="00D44734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and inform the authors</w:t>
      </w:r>
      <w:r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by</w:t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sending an e-mail to </w:t>
      </w:r>
      <w:hyperlink r:id="rId6" w:history="1">
        <w:r w:rsidRPr="004828E6">
          <w:rPr>
            <w:rStyle w:val="Hyperlink"/>
            <w:rFonts w:ascii="Times New Roman" w:hAnsi="Times New Roman" w:cs="Times New Roman"/>
            <w:i/>
            <w:sz w:val="22"/>
            <w:szCs w:val="22"/>
          </w:rPr>
          <w:t>preparedness@hsph.harvard.edu</w:t>
        </w:r>
      </w:hyperlink>
    </w:p>
    <w:p w14:paraId="52444BD8" w14:textId="77777777" w:rsidR="00E52113" w:rsidRDefault="00E52113" w:rsidP="00251E0C">
      <w:pPr>
        <w:ind w:left="360" w:hanging="360"/>
      </w:pPr>
    </w:p>
    <w:p w14:paraId="540469AD" w14:textId="15B3A85E" w:rsidR="00251E0C" w:rsidRPr="00B93030" w:rsidRDefault="00251E0C" w:rsidP="00251E0C">
      <w:pPr>
        <w:pStyle w:val="ListParagraph"/>
        <w:numPr>
          <w:ilvl w:val="0"/>
          <w:numId w:val="1"/>
        </w:numPr>
        <w:rPr>
          <w:rFonts w:cs="Times New Roman"/>
          <w:b/>
          <w:color w:val="000000"/>
        </w:rPr>
      </w:pPr>
      <w:r>
        <w:rPr>
          <w:rFonts w:cs="Times New Roman"/>
          <w:b/>
          <w:color w:val="000000"/>
        </w:rPr>
        <w:t>When you were ONLINE in</w:t>
      </w:r>
      <w:r w:rsidRPr="00B93030">
        <w:rPr>
          <w:rFonts w:cs="Times New Roman"/>
          <w:b/>
          <w:color w:val="000000"/>
        </w:rPr>
        <w:t xml:space="preserve"> the past </w:t>
      </w:r>
      <w:r w:rsidR="00885B6E">
        <w:rPr>
          <w:rFonts w:cs="Times New Roman"/>
          <w:color w:val="000000" w:themeColor="text1"/>
        </w:rPr>
        <w:t>[</w:t>
      </w:r>
      <w:r w:rsidR="00885B6E" w:rsidRPr="00F50481">
        <w:rPr>
          <w:rFonts w:cs="Times New Roman"/>
          <w:b/>
          <w:bCs/>
          <w:color w:val="000000" w:themeColor="text1"/>
          <w:highlight w:val="yellow"/>
        </w:rPr>
        <w:t>insert relevant time frame</w:t>
      </w:r>
      <w:r w:rsidR="00885B6E">
        <w:rPr>
          <w:rFonts w:cs="Times New Roman"/>
          <w:color w:val="000000" w:themeColor="text1"/>
        </w:rPr>
        <w:t>]</w:t>
      </w:r>
      <w:r w:rsidRPr="00B93030">
        <w:rPr>
          <w:rFonts w:cs="Times New Roman"/>
          <w:b/>
          <w:color w:val="000000"/>
        </w:rPr>
        <w:t xml:space="preserve">, how frequently </w:t>
      </w:r>
      <w:r>
        <w:rPr>
          <w:rFonts w:cs="Times New Roman"/>
          <w:b/>
          <w:color w:val="000000"/>
        </w:rPr>
        <w:t>did</w:t>
      </w:r>
      <w:r w:rsidRPr="00B93030">
        <w:rPr>
          <w:rFonts w:cs="Times New Roman"/>
          <w:b/>
          <w:color w:val="000000"/>
        </w:rPr>
        <w:t xml:space="preserve"> you experience the following situations?</w:t>
      </w:r>
    </w:p>
    <w:p w14:paraId="4856E864" w14:textId="77777777" w:rsidR="00251E0C" w:rsidRDefault="00251E0C" w:rsidP="00251E0C">
      <w:pPr>
        <w:rPr>
          <w:rFonts w:cs="Times New Roman"/>
          <w:b/>
          <w:color w:val="00000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25"/>
        <w:gridCol w:w="990"/>
        <w:gridCol w:w="1170"/>
        <w:gridCol w:w="1170"/>
        <w:gridCol w:w="1170"/>
        <w:gridCol w:w="1350"/>
      </w:tblGrid>
      <w:tr w:rsidR="00251E0C" w14:paraId="70351640" w14:textId="77777777" w:rsidTr="00251E0C">
        <w:tc>
          <w:tcPr>
            <w:tcW w:w="3325" w:type="dxa"/>
          </w:tcPr>
          <w:p w14:paraId="224A56E0" w14:textId="7CB119D9" w:rsidR="00251E0C" w:rsidRPr="00251E0C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 xml:space="preserve">Bullying or harassment directed towards </w:t>
            </w:r>
            <w:r>
              <w:rPr>
                <w:rFonts w:cs="Times New Roman"/>
              </w:rPr>
              <w:t>you</w:t>
            </w:r>
          </w:p>
        </w:tc>
        <w:tc>
          <w:tcPr>
            <w:tcW w:w="990" w:type="dxa"/>
          </w:tcPr>
          <w:p w14:paraId="18F38D1E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52798526" w14:textId="77777777" w:rsidR="00251E0C" w:rsidRDefault="00251E0C" w:rsidP="00B16D47"/>
        </w:tc>
        <w:tc>
          <w:tcPr>
            <w:tcW w:w="1170" w:type="dxa"/>
          </w:tcPr>
          <w:p w14:paraId="1AF5E710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66AE05A3" w14:textId="77777777" w:rsidR="00251E0C" w:rsidRDefault="00251E0C" w:rsidP="00B16D47"/>
        </w:tc>
        <w:tc>
          <w:tcPr>
            <w:tcW w:w="1170" w:type="dxa"/>
          </w:tcPr>
          <w:p w14:paraId="3D1B1A3A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53C9FF02" w14:textId="77777777" w:rsidR="00251E0C" w:rsidRDefault="00251E0C" w:rsidP="00B16D47"/>
        </w:tc>
        <w:tc>
          <w:tcPr>
            <w:tcW w:w="1170" w:type="dxa"/>
          </w:tcPr>
          <w:p w14:paraId="0748C4B3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0DAEB9C2" w14:textId="77777777" w:rsidR="00251E0C" w:rsidRDefault="00251E0C" w:rsidP="00B16D47"/>
        </w:tc>
        <w:tc>
          <w:tcPr>
            <w:tcW w:w="1350" w:type="dxa"/>
          </w:tcPr>
          <w:p w14:paraId="0318F9D5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1512D97A" w14:textId="77777777" w:rsidTr="00251E0C">
        <w:tc>
          <w:tcPr>
            <w:tcW w:w="3325" w:type="dxa"/>
          </w:tcPr>
          <w:p w14:paraId="3FA38618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 xml:space="preserve">Bullying or harassment directed towards people </w:t>
            </w:r>
            <w:r>
              <w:rPr>
                <w:rFonts w:cs="Times New Roman"/>
              </w:rPr>
              <w:t>you</w:t>
            </w:r>
            <w:r w:rsidRPr="001D780A">
              <w:rPr>
                <w:rFonts w:cs="Times New Roman"/>
              </w:rPr>
              <w:t xml:space="preserve"> know</w:t>
            </w:r>
          </w:p>
        </w:tc>
        <w:tc>
          <w:tcPr>
            <w:tcW w:w="990" w:type="dxa"/>
          </w:tcPr>
          <w:p w14:paraId="7F5C2666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0D3A1589" w14:textId="77777777" w:rsidR="00251E0C" w:rsidRDefault="00251E0C" w:rsidP="00B16D47"/>
        </w:tc>
        <w:tc>
          <w:tcPr>
            <w:tcW w:w="1170" w:type="dxa"/>
          </w:tcPr>
          <w:p w14:paraId="0858F3A0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57870635" w14:textId="77777777" w:rsidR="00251E0C" w:rsidRDefault="00251E0C" w:rsidP="00B16D47"/>
        </w:tc>
        <w:tc>
          <w:tcPr>
            <w:tcW w:w="1170" w:type="dxa"/>
          </w:tcPr>
          <w:p w14:paraId="72060B39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6CE98017" w14:textId="77777777" w:rsidR="00251E0C" w:rsidRDefault="00251E0C" w:rsidP="00B16D47"/>
        </w:tc>
        <w:tc>
          <w:tcPr>
            <w:tcW w:w="1170" w:type="dxa"/>
          </w:tcPr>
          <w:p w14:paraId="54E3F242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47D1AA37" w14:textId="77777777" w:rsidR="00251E0C" w:rsidRDefault="00251E0C" w:rsidP="00B16D47"/>
        </w:tc>
        <w:tc>
          <w:tcPr>
            <w:tcW w:w="1350" w:type="dxa"/>
          </w:tcPr>
          <w:p w14:paraId="517BCA75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35F469B1" w14:textId="77777777" w:rsidTr="00251E0C">
        <w:tc>
          <w:tcPr>
            <w:tcW w:w="3325" w:type="dxa"/>
          </w:tcPr>
          <w:p w14:paraId="0F2DD12D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>
              <w:t>Bullying or harassment towards you that started online and ended up in an in-person fight</w:t>
            </w:r>
          </w:p>
        </w:tc>
        <w:tc>
          <w:tcPr>
            <w:tcW w:w="990" w:type="dxa"/>
          </w:tcPr>
          <w:p w14:paraId="6BBE5322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7F882A7F" w14:textId="77777777" w:rsidR="00251E0C" w:rsidRDefault="00251E0C" w:rsidP="00B16D47"/>
        </w:tc>
        <w:tc>
          <w:tcPr>
            <w:tcW w:w="1170" w:type="dxa"/>
          </w:tcPr>
          <w:p w14:paraId="25D340C0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3467CDE8" w14:textId="77777777" w:rsidR="00251E0C" w:rsidRDefault="00251E0C" w:rsidP="00B16D47"/>
        </w:tc>
        <w:tc>
          <w:tcPr>
            <w:tcW w:w="1170" w:type="dxa"/>
          </w:tcPr>
          <w:p w14:paraId="0D53140D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4734F73C" w14:textId="77777777" w:rsidR="00251E0C" w:rsidRDefault="00251E0C" w:rsidP="00B16D47"/>
        </w:tc>
        <w:tc>
          <w:tcPr>
            <w:tcW w:w="1170" w:type="dxa"/>
          </w:tcPr>
          <w:p w14:paraId="55FDA1B2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7E310EE4" w14:textId="77777777" w:rsidR="00251E0C" w:rsidRDefault="00251E0C" w:rsidP="00B16D47"/>
        </w:tc>
        <w:tc>
          <w:tcPr>
            <w:tcW w:w="1350" w:type="dxa"/>
          </w:tcPr>
          <w:p w14:paraId="3B1529E1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12AAA2E5" w14:textId="77777777" w:rsidTr="00251E0C">
        <w:tc>
          <w:tcPr>
            <w:tcW w:w="3325" w:type="dxa"/>
          </w:tcPr>
          <w:p w14:paraId="7C8773AE" w14:textId="77777777" w:rsidR="00251E0C" w:rsidRDefault="00251E0C" w:rsidP="00B16D47">
            <w:r w:rsidRPr="003511EB">
              <w:t xml:space="preserve">Bullying or harassment towards </w:t>
            </w:r>
            <w:r>
              <w:t>people you know</w:t>
            </w:r>
            <w:r w:rsidRPr="003511EB">
              <w:t xml:space="preserve"> that started online and ended up in an in-person fight</w:t>
            </w:r>
          </w:p>
        </w:tc>
        <w:tc>
          <w:tcPr>
            <w:tcW w:w="990" w:type="dxa"/>
          </w:tcPr>
          <w:p w14:paraId="736DC5E1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554D49B0" w14:textId="77777777" w:rsidR="00251E0C" w:rsidRDefault="00251E0C" w:rsidP="00B16D47"/>
        </w:tc>
        <w:tc>
          <w:tcPr>
            <w:tcW w:w="1170" w:type="dxa"/>
          </w:tcPr>
          <w:p w14:paraId="1110D602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4DEEC1E0" w14:textId="77777777" w:rsidR="00251E0C" w:rsidRDefault="00251E0C" w:rsidP="00B16D47"/>
        </w:tc>
        <w:tc>
          <w:tcPr>
            <w:tcW w:w="1170" w:type="dxa"/>
          </w:tcPr>
          <w:p w14:paraId="5B907C39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50FA8C58" w14:textId="77777777" w:rsidR="00251E0C" w:rsidRDefault="00251E0C" w:rsidP="00B16D47"/>
        </w:tc>
        <w:tc>
          <w:tcPr>
            <w:tcW w:w="1170" w:type="dxa"/>
          </w:tcPr>
          <w:p w14:paraId="36E6EC8D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540DBC3B" w14:textId="77777777" w:rsidR="00251E0C" w:rsidRDefault="00251E0C" w:rsidP="00B16D47"/>
        </w:tc>
        <w:tc>
          <w:tcPr>
            <w:tcW w:w="1350" w:type="dxa"/>
          </w:tcPr>
          <w:p w14:paraId="2DFB0990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1BDEC326" w14:textId="77777777" w:rsidTr="00251E0C">
        <w:tc>
          <w:tcPr>
            <w:tcW w:w="3325" w:type="dxa"/>
          </w:tcPr>
          <w:p w14:paraId="77883F38" w14:textId="31398BB9" w:rsidR="00251E0C" w:rsidRPr="00251E0C" w:rsidRDefault="00251E0C" w:rsidP="00B16D47">
            <w:pPr>
              <w:rPr>
                <w:rFonts w:cs="Times New Roman"/>
                <w:color w:val="000000"/>
              </w:rPr>
            </w:pPr>
            <w:r>
              <w:t>Seeing derogatory language against a girl</w:t>
            </w:r>
          </w:p>
        </w:tc>
        <w:tc>
          <w:tcPr>
            <w:tcW w:w="990" w:type="dxa"/>
          </w:tcPr>
          <w:p w14:paraId="40EE375D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0DCEB38B" w14:textId="77777777" w:rsidR="00251E0C" w:rsidRDefault="00251E0C" w:rsidP="00B16D47"/>
        </w:tc>
        <w:tc>
          <w:tcPr>
            <w:tcW w:w="1170" w:type="dxa"/>
          </w:tcPr>
          <w:p w14:paraId="4DCA9D48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7100BF6D" w14:textId="77777777" w:rsidR="00251E0C" w:rsidRDefault="00251E0C" w:rsidP="00B16D47"/>
        </w:tc>
        <w:tc>
          <w:tcPr>
            <w:tcW w:w="1170" w:type="dxa"/>
          </w:tcPr>
          <w:p w14:paraId="44BCA47F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13FF6532" w14:textId="77777777" w:rsidR="00251E0C" w:rsidRDefault="00251E0C" w:rsidP="00B16D47"/>
        </w:tc>
        <w:tc>
          <w:tcPr>
            <w:tcW w:w="1170" w:type="dxa"/>
          </w:tcPr>
          <w:p w14:paraId="47D9E676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0D6B18A8" w14:textId="77777777" w:rsidR="00251E0C" w:rsidRDefault="00251E0C" w:rsidP="00B16D47"/>
        </w:tc>
        <w:tc>
          <w:tcPr>
            <w:tcW w:w="1350" w:type="dxa"/>
          </w:tcPr>
          <w:p w14:paraId="609DAC10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43BAA064" w14:textId="77777777" w:rsidTr="00251E0C">
        <w:tc>
          <w:tcPr>
            <w:tcW w:w="3325" w:type="dxa"/>
          </w:tcPr>
          <w:p w14:paraId="4BF13A68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>
              <w:t>Seeing derogatory language against a boy</w:t>
            </w:r>
          </w:p>
        </w:tc>
        <w:tc>
          <w:tcPr>
            <w:tcW w:w="990" w:type="dxa"/>
          </w:tcPr>
          <w:p w14:paraId="005A8B11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2C95B224" w14:textId="77777777" w:rsidR="00251E0C" w:rsidRDefault="00251E0C" w:rsidP="00B16D47"/>
        </w:tc>
        <w:tc>
          <w:tcPr>
            <w:tcW w:w="1170" w:type="dxa"/>
          </w:tcPr>
          <w:p w14:paraId="05DFD3F1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76D283A3" w14:textId="77777777" w:rsidR="00251E0C" w:rsidRDefault="00251E0C" w:rsidP="00B16D47"/>
        </w:tc>
        <w:tc>
          <w:tcPr>
            <w:tcW w:w="1170" w:type="dxa"/>
          </w:tcPr>
          <w:p w14:paraId="0511022C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788D127F" w14:textId="77777777" w:rsidR="00251E0C" w:rsidRDefault="00251E0C" w:rsidP="00B16D47"/>
        </w:tc>
        <w:tc>
          <w:tcPr>
            <w:tcW w:w="1170" w:type="dxa"/>
          </w:tcPr>
          <w:p w14:paraId="570B7B09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6E7BED7F" w14:textId="77777777" w:rsidR="00251E0C" w:rsidRDefault="00251E0C" w:rsidP="00B16D47"/>
        </w:tc>
        <w:tc>
          <w:tcPr>
            <w:tcW w:w="1350" w:type="dxa"/>
          </w:tcPr>
          <w:p w14:paraId="23530A30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5512D132" w14:textId="77777777" w:rsidTr="00251E0C">
        <w:tc>
          <w:tcPr>
            <w:tcW w:w="3325" w:type="dxa"/>
          </w:tcPr>
          <w:p w14:paraId="69A7E4B5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>
              <w:t>Seeing derogatory language against someone because of their race or ethnicity</w:t>
            </w:r>
          </w:p>
        </w:tc>
        <w:tc>
          <w:tcPr>
            <w:tcW w:w="990" w:type="dxa"/>
          </w:tcPr>
          <w:p w14:paraId="68FDDF6C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6E71331C" w14:textId="77777777" w:rsidR="00251E0C" w:rsidRDefault="00251E0C" w:rsidP="00B16D47"/>
        </w:tc>
        <w:tc>
          <w:tcPr>
            <w:tcW w:w="1170" w:type="dxa"/>
          </w:tcPr>
          <w:p w14:paraId="07C2A333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50FB8FE7" w14:textId="77777777" w:rsidR="00251E0C" w:rsidRDefault="00251E0C" w:rsidP="00B16D47"/>
        </w:tc>
        <w:tc>
          <w:tcPr>
            <w:tcW w:w="1170" w:type="dxa"/>
          </w:tcPr>
          <w:p w14:paraId="5DCC697B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05F7885A" w14:textId="77777777" w:rsidR="00251E0C" w:rsidRDefault="00251E0C" w:rsidP="00B16D47"/>
        </w:tc>
        <w:tc>
          <w:tcPr>
            <w:tcW w:w="1170" w:type="dxa"/>
          </w:tcPr>
          <w:p w14:paraId="0436910F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3C678DF1" w14:textId="77777777" w:rsidR="00251E0C" w:rsidRDefault="00251E0C" w:rsidP="00B16D47"/>
        </w:tc>
        <w:tc>
          <w:tcPr>
            <w:tcW w:w="1350" w:type="dxa"/>
          </w:tcPr>
          <w:p w14:paraId="6BBD37CE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7A3B1F3C" w14:textId="77777777" w:rsidTr="00251E0C">
        <w:tc>
          <w:tcPr>
            <w:tcW w:w="3325" w:type="dxa"/>
          </w:tcPr>
          <w:p w14:paraId="4DF052A4" w14:textId="77777777" w:rsidR="00251E0C" w:rsidRDefault="00251E0C" w:rsidP="00B16D47">
            <w:r>
              <w:t>S</w:t>
            </w:r>
            <w:r w:rsidRPr="001203E6">
              <w:t>omeone trying to convinc</w:t>
            </w:r>
            <w:r>
              <w:t>e you</w:t>
            </w:r>
            <w:r w:rsidRPr="001203E6">
              <w:t xml:space="preserve"> of their </w:t>
            </w:r>
            <w:r>
              <w:t xml:space="preserve">negative </w:t>
            </w:r>
            <w:r w:rsidRPr="001203E6">
              <w:t>views against people of a race or ethnicity different from</w:t>
            </w:r>
            <w:r>
              <w:t xml:space="preserve"> you</w:t>
            </w:r>
            <w:r w:rsidRPr="001203E6">
              <w:t xml:space="preserve">  </w:t>
            </w:r>
          </w:p>
        </w:tc>
        <w:tc>
          <w:tcPr>
            <w:tcW w:w="990" w:type="dxa"/>
          </w:tcPr>
          <w:p w14:paraId="179F3180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513ABFC2" w14:textId="77777777" w:rsidR="00251E0C" w:rsidRDefault="00251E0C" w:rsidP="00B16D47"/>
        </w:tc>
        <w:tc>
          <w:tcPr>
            <w:tcW w:w="1170" w:type="dxa"/>
          </w:tcPr>
          <w:p w14:paraId="55DB6186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5C3928AC" w14:textId="77777777" w:rsidR="00251E0C" w:rsidRDefault="00251E0C" w:rsidP="00B16D47"/>
        </w:tc>
        <w:tc>
          <w:tcPr>
            <w:tcW w:w="1170" w:type="dxa"/>
          </w:tcPr>
          <w:p w14:paraId="17DA23E8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26A03175" w14:textId="77777777" w:rsidR="00251E0C" w:rsidRDefault="00251E0C" w:rsidP="00B16D47"/>
        </w:tc>
        <w:tc>
          <w:tcPr>
            <w:tcW w:w="1170" w:type="dxa"/>
          </w:tcPr>
          <w:p w14:paraId="6A96157E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1AC36143" w14:textId="77777777" w:rsidR="00251E0C" w:rsidRDefault="00251E0C" w:rsidP="00B16D47"/>
        </w:tc>
        <w:tc>
          <w:tcPr>
            <w:tcW w:w="1350" w:type="dxa"/>
          </w:tcPr>
          <w:p w14:paraId="5476FCB0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  <w:p w14:paraId="73C8D25D" w14:textId="77777777" w:rsidR="00251E0C" w:rsidRDefault="00251E0C" w:rsidP="00B16D47"/>
        </w:tc>
      </w:tr>
      <w:tr w:rsidR="00251E0C" w14:paraId="13D4E3CD" w14:textId="77777777" w:rsidTr="00251E0C">
        <w:tc>
          <w:tcPr>
            <w:tcW w:w="3325" w:type="dxa"/>
          </w:tcPr>
          <w:p w14:paraId="492A3EE7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Getting involved in an unwanted conversation (</w:t>
            </w:r>
            <w:proofErr w:type="gramStart"/>
            <w:r w:rsidRPr="001D780A">
              <w:rPr>
                <w:rFonts w:cs="Times New Roman"/>
              </w:rPr>
              <w:t>i.e.</w:t>
            </w:r>
            <w:proofErr w:type="gramEnd"/>
            <w:r w:rsidRPr="001D780A">
              <w:rPr>
                <w:rFonts w:cs="Times New Roman"/>
              </w:rPr>
              <w:t xml:space="preserve"> in a chat room, social networking site, email) </w:t>
            </w:r>
          </w:p>
        </w:tc>
        <w:tc>
          <w:tcPr>
            <w:tcW w:w="990" w:type="dxa"/>
          </w:tcPr>
          <w:p w14:paraId="74BBF25D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694DE0CE" w14:textId="77777777" w:rsidR="00251E0C" w:rsidRDefault="00251E0C" w:rsidP="00B16D47"/>
        </w:tc>
        <w:tc>
          <w:tcPr>
            <w:tcW w:w="1170" w:type="dxa"/>
          </w:tcPr>
          <w:p w14:paraId="6BB624F6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45B4E14F" w14:textId="77777777" w:rsidR="00251E0C" w:rsidRDefault="00251E0C" w:rsidP="00B16D47"/>
        </w:tc>
        <w:tc>
          <w:tcPr>
            <w:tcW w:w="1170" w:type="dxa"/>
          </w:tcPr>
          <w:p w14:paraId="47347BED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4382FFF9" w14:textId="77777777" w:rsidR="00251E0C" w:rsidRDefault="00251E0C" w:rsidP="00B16D47"/>
        </w:tc>
        <w:tc>
          <w:tcPr>
            <w:tcW w:w="1170" w:type="dxa"/>
          </w:tcPr>
          <w:p w14:paraId="13A2DB3C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69C15639" w14:textId="77777777" w:rsidR="00251E0C" w:rsidRDefault="00251E0C" w:rsidP="00B16D47"/>
        </w:tc>
        <w:tc>
          <w:tcPr>
            <w:tcW w:w="1350" w:type="dxa"/>
          </w:tcPr>
          <w:p w14:paraId="3915C936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5D436CC7" w14:textId="77777777" w:rsidTr="00251E0C">
        <w:tc>
          <w:tcPr>
            <w:tcW w:w="3325" w:type="dxa"/>
          </w:tcPr>
          <w:p w14:paraId="6933F860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>
              <w:rPr>
                <w:rFonts w:cs="Times New Roman"/>
              </w:rPr>
              <w:t>Seeing s</w:t>
            </w:r>
            <w:r w:rsidRPr="001D780A">
              <w:rPr>
                <w:rFonts w:cs="Times New Roman"/>
              </w:rPr>
              <w:t>omeone shar</w:t>
            </w:r>
            <w:r>
              <w:rPr>
                <w:rFonts w:cs="Times New Roman"/>
              </w:rPr>
              <w:t>e</w:t>
            </w:r>
            <w:r w:rsidRPr="001D780A">
              <w:rPr>
                <w:rFonts w:cs="Times New Roman"/>
              </w:rPr>
              <w:t xml:space="preserve"> sexual images of people from </w:t>
            </w:r>
            <w:r>
              <w:rPr>
                <w:rFonts w:cs="Times New Roman"/>
              </w:rPr>
              <w:t>your</w:t>
            </w:r>
            <w:r w:rsidRPr="001D780A">
              <w:rPr>
                <w:rFonts w:cs="Times New Roman"/>
              </w:rPr>
              <w:t xml:space="preserve"> school </w:t>
            </w:r>
          </w:p>
        </w:tc>
        <w:tc>
          <w:tcPr>
            <w:tcW w:w="990" w:type="dxa"/>
          </w:tcPr>
          <w:p w14:paraId="09CC70F7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03167167" w14:textId="77777777" w:rsidR="00251E0C" w:rsidRDefault="00251E0C" w:rsidP="00B16D47"/>
        </w:tc>
        <w:tc>
          <w:tcPr>
            <w:tcW w:w="1170" w:type="dxa"/>
          </w:tcPr>
          <w:p w14:paraId="0F091C57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6B90F79E" w14:textId="77777777" w:rsidR="00251E0C" w:rsidRDefault="00251E0C" w:rsidP="00B16D47"/>
        </w:tc>
        <w:tc>
          <w:tcPr>
            <w:tcW w:w="1170" w:type="dxa"/>
          </w:tcPr>
          <w:p w14:paraId="33785A37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2B29C686" w14:textId="77777777" w:rsidR="00251E0C" w:rsidRDefault="00251E0C" w:rsidP="00B16D47"/>
        </w:tc>
        <w:tc>
          <w:tcPr>
            <w:tcW w:w="1170" w:type="dxa"/>
          </w:tcPr>
          <w:p w14:paraId="7CB1D4A6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4D37D991" w14:textId="77777777" w:rsidR="00251E0C" w:rsidRDefault="00251E0C" w:rsidP="00B16D47"/>
        </w:tc>
        <w:tc>
          <w:tcPr>
            <w:tcW w:w="1350" w:type="dxa"/>
          </w:tcPr>
          <w:p w14:paraId="72A273DA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2BF367B7" w14:textId="77777777" w:rsidTr="00251E0C">
        <w:tc>
          <w:tcPr>
            <w:tcW w:w="3325" w:type="dxa"/>
          </w:tcPr>
          <w:p w14:paraId="64B7A728" w14:textId="07B215A5" w:rsidR="00251E0C" w:rsidRPr="00251E0C" w:rsidRDefault="00251E0C" w:rsidP="00B16D47">
            <w:pPr>
              <w:rPr>
                <w:rFonts w:cs="Times New Roman"/>
                <w:color w:val="000000"/>
              </w:rPr>
            </w:pPr>
            <w:r>
              <w:rPr>
                <w:rFonts w:cs="Times New Roman"/>
              </w:rPr>
              <w:t>Seeing s</w:t>
            </w:r>
            <w:r w:rsidRPr="001D780A">
              <w:rPr>
                <w:rFonts w:cs="Times New Roman"/>
              </w:rPr>
              <w:t>omeone shar</w:t>
            </w:r>
            <w:r>
              <w:rPr>
                <w:rFonts w:cs="Times New Roman"/>
              </w:rPr>
              <w:t>e</w:t>
            </w:r>
            <w:r w:rsidRPr="001D780A">
              <w:rPr>
                <w:rFonts w:cs="Times New Roman"/>
              </w:rPr>
              <w:t xml:space="preserve"> violent images</w:t>
            </w:r>
          </w:p>
        </w:tc>
        <w:tc>
          <w:tcPr>
            <w:tcW w:w="990" w:type="dxa"/>
          </w:tcPr>
          <w:p w14:paraId="7494A888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0612650B" w14:textId="77777777" w:rsidR="00251E0C" w:rsidRDefault="00251E0C" w:rsidP="00B16D47"/>
        </w:tc>
        <w:tc>
          <w:tcPr>
            <w:tcW w:w="1170" w:type="dxa"/>
          </w:tcPr>
          <w:p w14:paraId="0ABAFF63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42E428C5" w14:textId="77777777" w:rsidR="00251E0C" w:rsidRDefault="00251E0C" w:rsidP="00B16D47"/>
        </w:tc>
        <w:tc>
          <w:tcPr>
            <w:tcW w:w="1170" w:type="dxa"/>
          </w:tcPr>
          <w:p w14:paraId="45FCE30F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119F99F5" w14:textId="77777777" w:rsidR="00251E0C" w:rsidRDefault="00251E0C" w:rsidP="00B16D47"/>
        </w:tc>
        <w:tc>
          <w:tcPr>
            <w:tcW w:w="1170" w:type="dxa"/>
          </w:tcPr>
          <w:p w14:paraId="32E207DF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2454D4DF" w14:textId="77777777" w:rsidR="00251E0C" w:rsidRDefault="00251E0C" w:rsidP="00B16D47"/>
        </w:tc>
        <w:tc>
          <w:tcPr>
            <w:tcW w:w="1350" w:type="dxa"/>
          </w:tcPr>
          <w:p w14:paraId="65774733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032D1D94" w14:textId="77777777" w:rsidTr="00251E0C">
        <w:tc>
          <w:tcPr>
            <w:tcW w:w="3325" w:type="dxa"/>
          </w:tcPr>
          <w:p w14:paraId="7D8B1365" w14:textId="55F521D3" w:rsidR="00251E0C" w:rsidRPr="00251E0C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 xml:space="preserve">Someone trying to sell </w:t>
            </w:r>
            <w:r>
              <w:rPr>
                <w:rFonts w:cs="Times New Roman"/>
              </w:rPr>
              <w:t>you</w:t>
            </w:r>
            <w:r w:rsidRPr="001D780A">
              <w:rPr>
                <w:rFonts w:cs="Times New Roman"/>
              </w:rPr>
              <w:t xml:space="preserve"> alcohol</w:t>
            </w:r>
          </w:p>
        </w:tc>
        <w:tc>
          <w:tcPr>
            <w:tcW w:w="990" w:type="dxa"/>
          </w:tcPr>
          <w:p w14:paraId="5B73FC8E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0BACBEF6" w14:textId="77777777" w:rsidR="00251E0C" w:rsidRDefault="00251E0C" w:rsidP="00B16D47"/>
        </w:tc>
        <w:tc>
          <w:tcPr>
            <w:tcW w:w="1170" w:type="dxa"/>
          </w:tcPr>
          <w:p w14:paraId="7D26A201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4E21FADF" w14:textId="77777777" w:rsidR="00251E0C" w:rsidRDefault="00251E0C" w:rsidP="00B16D47"/>
        </w:tc>
        <w:tc>
          <w:tcPr>
            <w:tcW w:w="1170" w:type="dxa"/>
          </w:tcPr>
          <w:p w14:paraId="08A21641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4D3C7BE7" w14:textId="77777777" w:rsidR="00251E0C" w:rsidRDefault="00251E0C" w:rsidP="00B16D47"/>
        </w:tc>
        <w:tc>
          <w:tcPr>
            <w:tcW w:w="1170" w:type="dxa"/>
          </w:tcPr>
          <w:p w14:paraId="246A20EA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167D7C3D" w14:textId="77777777" w:rsidR="00251E0C" w:rsidRDefault="00251E0C" w:rsidP="00B16D47"/>
        </w:tc>
        <w:tc>
          <w:tcPr>
            <w:tcW w:w="1350" w:type="dxa"/>
          </w:tcPr>
          <w:p w14:paraId="6713F1B8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29DD967A" w14:textId="77777777" w:rsidTr="00251E0C">
        <w:tc>
          <w:tcPr>
            <w:tcW w:w="3325" w:type="dxa"/>
          </w:tcPr>
          <w:p w14:paraId="12CBEBE9" w14:textId="381F6F0C" w:rsidR="00251E0C" w:rsidRPr="00251E0C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 xml:space="preserve">Someone trying to sell </w:t>
            </w:r>
            <w:r>
              <w:rPr>
                <w:rFonts w:cs="Times New Roman"/>
              </w:rPr>
              <w:t>you</w:t>
            </w:r>
            <w:r w:rsidRPr="001D780A">
              <w:rPr>
                <w:rFonts w:cs="Times New Roman"/>
              </w:rPr>
              <w:t xml:space="preserve"> drugs</w:t>
            </w:r>
          </w:p>
        </w:tc>
        <w:tc>
          <w:tcPr>
            <w:tcW w:w="990" w:type="dxa"/>
          </w:tcPr>
          <w:p w14:paraId="3425FC39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3049E17D" w14:textId="77777777" w:rsidR="00251E0C" w:rsidRDefault="00251E0C" w:rsidP="00B16D47"/>
        </w:tc>
        <w:tc>
          <w:tcPr>
            <w:tcW w:w="1170" w:type="dxa"/>
          </w:tcPr>
          <w:p w14:paraId="1D5C3687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75A4A2C5" w14:textId="77777777" w:rsidR="00251E0C" w:rsidRDefault="00251E0C" w:rsidP="00B16D47"/>
        </w:tc>
        <w:tc>
          <w:tcPr>
            <w:tcW w:w="1170" w:type="dxa"/>
          </w:tcPr>
          <w:p w14:paraId="48055594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0FB0EBE8" w14:textId="77777777" w:rsidR="00251E0C" w:rsidRDefault="00251E0C" w:rsidP="00B16D47"/>
        </w:tc>
        <w:tc>
          <w:tcPr>
            <w:tcW w:w="1170" w:type="dxa"/>
          </w:tcPr>
          <w:p w14:paraId="1156CE4B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4A34D0C3" w14:textId="77777777" w:rsidR="00251E0C" w:rsidRDefault="00251E0C" w:rsidP="00B16D47"/>
        </w:tc>
        <w:tc>
          <w:tcPr>
            <w:tcW w:w="1350" w:type="dxa"/>
          </w:tcPr>
          <w:p w14:paraId="6739A78C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012BE0B3" w14:textId="77777777" w:rsidTr="00251E0C">
        <w:tc>
          <w:tcPr>
            <w:tcW w:w="3325" w:type="dxa"/>
          </w:tcPr>
          <w:p w14:paraId="34E2A063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lastRenderedPageBreak/>
              <w:t xml:space="preserve">Someone trying to give </w:t>
            </w:r>
            <w:r>
              <w:rPr>
                <w:rFonts w:cs="Times New Roman"/>
              </w:rPr>
              <w:t>you</w:t>
            </w:r>
            <w:r w:rsidRPr="001D780A">
              <w:rPr>
                <w:rFonts w:cs="Times New Roman"/>
              </w:rPr>
              <w:t xml:space="preserve"> a gun</w:t>
            </w:r>
          </w:p>
        </w:tc>
        <w:tc>
          <w:tcPr>
            <w:tcW w:w="990" w:type="dxa"/>
          </w:tcPr>
          <w:p w14:paraId="752FB62D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426CCFBD" w14:textId="77777777" w:rsidR="00251E0C" w:rsidRDefault="00251E0C" w:rsidP="00B16D47"/>
        </w:tc>
        <w:tc>
          <w:tcPr>
            <w:tcW w:w="1170" w:type="dxa"/>
          </w:tcPr>
          <w:p w14:paraId="636A5502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014C1548" w14:textId="77777777" w:rsidR="00251E0C" w:rsidRDefault="00251E0C" w:rsidP="00B16D47"/>
        </w:tc>
        <w:tc>
          <w:tcPr>
            <w:tcW w:w="1170" w:type="dxa"/>
          </w:tcPr>
          <w:p w14:paraId="5ED91FAE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4AA13CB7" w14:textId="77777777" w:rsidR="00251E0C" w:rsidRDefault="00251E0C" w:rsidP="00B16D47"/>
        </w:tc>
        <w:tc>
          <w:tcPr>
            <w:tcW w:w="1170" w:type="dxa"/>
          </w:tcPr>
          <w:p w14:paraId="26A30A01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57C393D1" w14:textId="77777777" w:rsidR="00251E0C" w:rsidRDefault="00251E0C" w:rsidP="00B16D47"/>
        </w:tc>
        <w:tc>
          <w:tcPr>
            <w:tcW w:w="1350" w:type="dxa"/>
          </w:tcPr>
          <w:p w14:paraId="050A8F66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4E0098D8" w14:textId="77777777" w:rsidTr="00251E0C">
        <w:tc>
          <w:tcPr>
            <w:tcW w:w="3325" w:type="dxa"/>
          </w:tcPr>
          <w:p w14:paraId="0B57DFB0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 xml:space="preserve">Someone using </w:t>
            </w:r>
            <w:r>
              <w:rPr>
                <w:rFonts w:cs="Times New Roman"/>
              </w:rPr>
              <w:t>your</w:t>
            </w:r>
            <w:r w:rsidRPr="001D780A">
              <w:rPr>
                <w:rFonts w:cs="Times New Roman"/>
              </w:rPr>
              <w:t xml:space="preserve"> photos in an inappropriate way</w:t>
            </w:r>
          </w:p>
        </w:tc>
        <w:tc>
          <w:tcPr>
            <w:tcW w:w="990" w:type="dxa"/>
          </w:tcPr>
          <w:p w14:paraId="452D204E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6F3D2C9C" w14:textId="77777777" w:rsidR="00251E0C" w:rsidRDefault="00251E0C" w:rsidP="00B16D47"/>
        </w:tc>
        <w:tc>
          <w:tcPr>
            <w:tcW w:w="1170" w:type="dxa"/>
          </w:tcPr>
          <w:p w14:paraId="18E53DC8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2D7FE4B8" w14:textId="77777777" w:rsidR="00251E0C" w:rsidRDefault="00251E0C" w:rsidP="00B16D47"/>
        </w:tc>
        <w:tc>
          <w:tcPr>
            <w:tcW w:w="1170" w:type="dxa"/>
          </w:tcPr>
          <w:p w14:paraId="1E763020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372107D4" w14:textId="77777777" w:rsidR="00251E0C" w:rsidRDefault="00251E0C" w:rsidP="00B16D47"/>
        </w:tc>
        <w:tc>
          <w:tcPr>
            <w:tcW w:w="1170" w:type="dxa"/>
          </w:tcPr>
          <w:p w14:paraId="09361F71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7C60FA34" w14:textId="77777777" w:rsidR="00251E0C" w:rsidRDefault="00251E0C" w:rsidP="00B16D47"/>
        </w:tc>
        <w:tc>
          <w:tcPr>
            <w:tcW w:w="1350" w:type="dxa"/>
          </w:tcPr>
          <w:p w14:paraId="2F6B9A06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2A55E279" w14:textId="77777777" w:rsidTr="00251E0C">
        <w:tc>
          <w:tcPr>
            <w:tcW w:w="3325" w:type="dxa"/>
          </w:tcPr>
          <w:p w14:paraId="07F466F2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 xml:space="preserve">A stranger trying to meet with </w:t>
            </w:r>
            <w:r>
              <w:rPr>
                <w:rFonts w:cs="Times New Roman"/>
              </w:rPr>
              <w:t>you</w:t>
            </w:r>
          </w:p>
        </w:tc>
        <w:tc>
          <w:tcPr>
            <w:tcW w:w="990" w:type="dxa"/>
          </w:tcPr>
          <w:p w14:paraId="461E0889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093A5992" w14:textId="77777777" w:rsidR="00251E0C" w:rsidRDefault="00251E0C" w:rsidP="00B16D47"/>
        </w:tc>
        <w:tc>
          <w:tcPr>
            <w:tcW w:w="1170" w:type="dxa"/>
          </w:tcPr>
          <w:p w14:paraId="1E8AFBCD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54EA9F12" w14:textId="77777777" w:rsidR="00251E0C" w:rsidRDefault="00251E0C" w:rsidP="00B16D47"/>
        </w:tc>
        <w:tc>
          <w:tcPr>
            <w:tcW w:w="1170" w:type="dxa"/>
          </w:tcPr>
          <w:p w14:paraId="47E546D6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41DB5CA7" w14:textId="77777777" w:rsidR="00251E0C" w:rsidRDefault="00251E0C" w:rsidP="00B16D47"/>
        </w:tc>
        <w:tc>
          <w:tcPr>
            <w:tcW w:w="1170" w:type="dxa"/>
          </w:tcPr>
          <w:p w14:paraId="177E5580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64A2D961" w14:textId="77777777" w:rsidR="00251E0C" w:rsidRDefault="00251E0C" w:rsidP="00B16D47"/>
        </w:tc>
        <w:tc>
          <w:tcPr>
            <w:tcW w:w="1350" w:type="dxa"/>
          </w:tcPr>
          <w:p w14:paraId="567A3BD3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5DB3DFA0" w14:textId="77777777" w:rsidTr="00251E0C">
        <w:tc>
          <w:tcPr>
            <w:tcW w:w="3325" w:type="dxa"/>
          </w:tcPr>
          <w:p w14:paraId="3BDE071C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 xml:space="preserve">Someone </w:t>
            </w:r>
            <w:r>
              <w:rPr>
                <w:rFonts w:cs="Times New Roman"/>
              </w:rPr>
              <w:t>you</w:t>
            </w:r>
            <w:r w:rsidRPr="001D780A">
              <w:rPr>
                <w:rFonts w:cs="Times New Roman"/>
              </w:rPr>
              <w:t xml:space="preserve"> have never met in person asking </w:t>
            </w:r>
            <w:r>
              <w:rPr>
                <w:rFonts w:cs="Times New Roman"/>
              </w:rPr>
              <w:t>you</w:t>
            </w:r>
            <w:r w:rsidRPr="001D780A">
              <w:rPr>
                <w:rFonts w:cs="Times New Roman"/>
              </w:rPr>
              <w:t xml:space="preserve"> for sexual images</w:t>
            </w:r>
          </w:p>
        </w:tc>
        <w:tc>
          <w:tcPr>
            <w:tcW w:w="990" w:type="dxa"/>
          </w:tcPr>
          <w:p w14:paraId="4FC39E21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1E96337A" w14:textId="77777777" w:rsidR="00251E0C" w:rsidRDefault="00251E0C" w:rsidP="00B16D47"/>
        </w:tc>
        <w:tc>
          <w:tcPr>
            <w:tcW w:w="1170" w:type="dxa"/>
          </w:tcPr>
          <w:p w14:paraId="0341A0D9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07C449ED" w14:textId="77777777" w:rsidR="00251E0C" w:rsidRDefault="00251E0C" w:rsidP="00B16D47"/>
        </w:tc>
        <w:tc>
          <w:tcPr>
            <w:tcW w:w="1170" w:type="dxa"/>
          </w:tcPr>
          <w:p w14:paraId="1054B935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1D51E1E4" w14:textId="77777777" w:rsidR="00251E0C" w:rsidRDefault="00251E0C" w:rsidP="00B16D47"/>
        </w:tc>
        <w:tc>
          <w:tcPr>
            <w:tcW w:w="1170" w:type="dxa"/>
          </w:tcPr>
          <w:p w14:paraId="6953A288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488F3487" w14:textId="77777777" w:rsidR="00251E0C" w:rsidRDefault="00251E0C" w:rsidP="00B16D47"/>
        </w:tc>
        <w:tc>
          <w:tcPr>
            <w:tcW w:w="1350" w:type="dxa"/>
          </w:tcPr>
          <w:p w14:paraId="38DEFD9A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6878D53E" w14:textId="77777777" w:rsidTr="00251E0C">
        <w:tc>
          <w:tcPr>
            <w:tcW w:w="3325" w:type="dxa"/>
          </w:tcPr>
          <w:p w14:paraId="5896DF6E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 xml:space="preserve">Someone </w:t>
            </w:r>
            <w:r>
              <w:rPr>
                <w:rFonts w:cs="Times New Roman"/>
              </w:rPr>
              <w:t>you</w:t>
            </w:r>
            <w:r w:rsidRPr="001D780A">
              <w:rPr>
                <w:rFonts w:cs="Times New Roman"/>
              </w:rPr>
              <w:t xml:space="preserve"> have never met in person sending </w:t>
            </w:r>
            <w:r>
              <w:rPr>
                <w:rFonts w:cs="Times New Roman"/>
              </w:rPr>
              <w:t>you</w:t>
            </w:r>
            <w:r w:rsidRPr="001D780A">
              <w:rPr>
                <w:rFonts w:cs="Times New Roman"/>
              </w:rPr>
              <w:t xml:space="preserve"> sexual images</w:t>
            </w:r>
          </w:p>
        </w:tc>
        <w:tc>
          <w:tcPr>
            <w:tcW w:w="990" w:type="dxa"/>
          </w:tcPr>
          <w:p w14:paraId="2F0664CA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23556D74" w14:textId="77777777" w:rsidR="00251E0C" w:rsidRDefault="00251E0C" w:rsidP="00B16D47"/>
        </w:tc>
        <w:tc>
          <w:tcPr>
            <w:tcW w:w="1170" w:type="dxa"/>
          </w:tcPr>
          <w:p w14:paraId="1F54CD57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1356400D" w14:textId="77777777" w:rsidR="00251E0C" w:rsidRDefault="00251E0C" w:rsidP="00B16D47"/>
        </w:tc>
        <w:tc>
          <w:tcPr>
            <w:tcW w:w="1170" w:type="dxa"/>
          </w:tcPr>
          <w:p w14:paraId="6EE3E419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37B287D2" w14:textId="77777777" w:rsidR="00251E0C" w:rsidRDefault="00251E0C" w:rsidP="00B16D47"/>
        </w:tc>
        <w:tc>
          <w:tcPr>
            <w:tcW w:w="1170" w:type="dxa"/>
          </w:tcPr>
          <w:p w14:paraId="57115D21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502E8CA9" w14:textId="77777777" w:rsidR="00251E0C" w:rsidRDefault="00251E0C" w:rsidP="00B16D47"/>
        </w:tc>
        <w:tc>
          <w:tcPr>
            <w:tcW w:w="1350" w:type="dxa"/>
          </w:tcPr>
          <w:p w14:paraId="24D708C9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  <w:tr w:rsidR="00251E0C" w14:paraId="714A36DF" w14:textId="77777777" w:rsidTr="00251E0C">
        <w:tc>
          <w:tcPr>
            <w:tcW w:w="3325" w:type="dxa"/>
          </w:tcPr>
          <w:p w14:paraId="7E999DA3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 xml:space="preserve">A gang member reaching out to </w:t>
            </w:r>
            <w:r>
              <w:rPr>
                <w:rFonts w:cs="Times New Roman"/>
              </w:rPr>
              <w:t>you</w:t>
            </w:r>
          </w:p>
        </w:tc>
        <w:tc>
          <w:tcPr>
            <w:tcW w:w="990" w:type="dxa"/>
          </w:tcPr>
          <w:p w14:paraId="6641688E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0 times</w:t>
            </w:r>
          </w:p>
          <w:p w14:paraId="7654F09D" w14:textId="77777777" w:rsidR="00251E0C" w:rsidRDefault="00251E0C" w:rsidP="00B16D47"/>
        </w:tc>
        <w:tc>
          <w:tcPr>
            <w:tcW w:w="1170" w:type="dxa"/>
          </w:tcPr>
          <w:p w14:paraId="339FBFDB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-3 times</w:t>
            </w:r>
          </w:p>
          <w:p w14:paraId="1290021D" w14:textId="77777777" w:rsidR="00251E0C" w:rsidRDefault="00251E0C" w:rsidP="00B16D47"/>
        </w:tc>
        <w:tc>
          <w:tcPr>
            <w:tcW w:w="1170" w:type="dxa"/>
          </w:tcPr>
          <w:p w14:paraId="39ADC5F0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4-6 times</w:t>
            </w:r>
          </w:p>
          <w:p w14:paraId="5A8F52E4" w14:textId="77777777" w:rsidR="00251E0C" w:rsidRDefault="00251E0C" w:rsidP="00B16D47"/>
        </w:tc>
        <w:tc>
          <w:tcPr>
            <w:tcW w:w="1170" w:type="dxa"/>
          </w:tcPr>
          <w:p w14:paraId="476BD257" w14:textId="77777777" w:rsidR="00251E0C" w:rsidRPr="001D780A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7-9 times</w:t>
            </w:r>
          </w:p>
          <w:p w14:paraId="0E712176" w14:textId="77777777" w:rsidR="00251E0C" w:rsidRDefault="00251E0C" w:rsidP="00B16D47"/>
        </w:tc>
        <w:tc>
          <w:tcPr>
            <w:tcW w:w="1350" w:type="dxa"/>
          </w:tcPr>
          <w:p w14:paraId="251D54C8" w14:textId="77777777" w:rsidR="00251E0C" w:rsidRPr="000D7F11" w:rsidRDefault="00251E0C" w:rsidP="00B16D47">
            <w:pPr>
              <w:rPr>
                <w:rFonts w:cs="Times New Roman"/>
                <w:color w:val="000000"/>
              </w:rPr>
            </w:pPr>
            <w:r w:rsidRPr="001D780A">
              <w:rPr>
                <w:rFonts w:cs="Times New Roman"/>
              </w:rPr>
              <w:t>10 or more times</w:t>
            </w:r>
          </w:p>
        </w:tc>
      </w:tr>
    </w:tbl>
    <w:p w14:paraId="47280E62" w14:textId="77777777" w:rsidR="00251E0C" w:rsidRDefault="00251E0C" w:rsidP="00251E0C"/>
    <w:p w14:paraId="66BCABBA" w14:textId="77777777" w:rsidR="00251E0C" w:rsidRDefault="00251E0C" w:rsidP="00251E0C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09A52F3A" w14:textId="77777777" w:rsidR="00D44734" w:rsidRDefault="00D44734"/>
    <w:p w14:paraId="38A22AD2" w14:textId="77777777" w:rsidR="00D44734" w:rsidRDefault="00D44734"/>
    <w:p w14:paraId="49947AB1" w14:textId="77777777" w:rsidR="00D44734" w:rsidRPr="00D44734" w:rsidRDefault="00D44734" w:rsidP="00D44734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44734">
        <w:rPr>
          <w:noProof/>
        </w:rPr>
        <w:t>1.</w:t>
      </w:r>
      <w:r w:rsidRPr="00D44734">
        <w:rPr>
          <w:noProof/>
        </w:rPr>
        <w:tab/>
        <w:t xml:space="preserve">Harriman, N., et al., </w:t>
      </w:r>
      <w:r w:rsidRPr="00D44734">
        <w:rPr>
          <w:i/>
          <w:noProof/>
        </w:rPr>
        <w:t>Youth Exposure to Hate in the Online Space: An Exploratory Analysis.</w:t>
      </w:r>
      <w:r w:rsidRPr="00D44734">
        <w:rPr>
          <w:noProof/>
        </w:rPr>
        <w:t xml:space="preserve"> International Journal of Environmental Research and Public Health, 2020. </w:t>
      </w:r>
      <w:r w:rsidRPr="00D44734">
        <w:rPr>
          <w:b/>
          <w:noProof/>
        </w:rPr>
        <w:t>17</w:t>
      </w:r>
      <w:r w:rsidRPr="00D44734">
        <w:rPr>
          <w:noProof/>
        </w:rPr>
        <w:t>(22).</w:t>
      </w:r>
    </w:p>
    <w:p w14:paraId="68A6553C" w14:textId="77777777" w:rsidR="00D44734" w:rsidRPr="00D44734" w:rsidRDefault="00D44734" w:rsidP="00D44734">
      <w:pPr>
        <w:pStyle w:val="EndNoteBibliography"/>
        <w:ind w:left="720" w:hanging="720"/>
        <w:rPr>
          <w:noProof/>
        </w:rPr>
      </w:pPr>
      <w:r w:rsidRPr="00D44734">
        <w:rPr>
          <w:noProof/>
        </w:rPr>
        <w:t>2.</w:t>
      </w:r>
      <w:r w:rsidRPr="00D44734">
        <w:rPr>
          <w:noProof/>
        </w:rPr>
        <w:tab/>
        <w:t xml:space="preserve">Savoia, E., et al., </w:t>
      </w:r>
      <w:r w:rsidRPr="00D44734">
        <w:rPr>
          <w:i/>
          <w:noProof/>
        </w:rPr>
        <w:t>Adolescents’ Exposure to Online Risks: Gender Disparities and Vulnerabilities Related to Online Behaviors.</w:t>
      </w:r>
      <w:r w:rsidRPr="00D44734">
        <w:rPr>
          <w:noProof/>
        </w:rPr>
        <w:t xml:space="preserve"> International Journal of Environmental Research and Public Health, 2021. </w:t>
      </w:r>
      <w:r w:rsidRPr="00D44734">
        <w:rPr>
          <w:b/>
          <w:noProof/>
        </w:rPr>
        <w:t>18</w:t>
      </w:r>
      <w:r w:rsidRPr="00D44734">
        <w:rPr>
          <w:noProof/>
        </w:rPr>
        <w:t>(11).</w:t>
      </w:r>
    </w:p>
    <w:p w14:paraId="742783AE" w14:textId="3AE119C4" w:rsidR="0025755C" w:rsidRDefault="00D44734">
      <w:r>
        <w:fldChar w:fldCharType="end"/>
      </w:r>
    </w:p>
    <w:sectPr w:rsidR="0025755C" w:rsidSect="00237E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BF65FC2"/>
    <w:multiLevelType w:val="hybridMultilevel"/>
    <w:tmpl w:val="9D1CAE14"/>
    <w:lvl w:ilvl="0" w:tplc="EB301850">
      <w:start w:val="1"/>
      <w:numFmt w:val="decimal"/>
      <w:lvlText w:val="%1."/>
      <w:lvlJc w:val="left"/>
      <w:pPr>
        <w:ind w:left="360" w:hanging="360"/>
      </w:pPr>
      <w:rPr>
        <w:rFonts w:hint="default"/>
        <w:b/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f0a2wdcz99e7edstop2vz4s2sfzpp22zw5&quot;&gt;toolkit references&lt;record-ids&gt;&lt;item&gt;5&lt;/item&gt;&lt;item&gt;7&lt;/item&gt;&lt;/record-ids&gt;&lt;/item&gt;&lt;/Libraries&gt;"/>
  </w:docVars>
  <w:rsids>
    <w:rsidRoot w:val="00251E0C"/>
    <w:rsid w:val="00031914"/>
    <w:rsid w:val="00097982"/>
    <w:rsid w:val="000E6314"/>
    <w:rsid w:val="00100DB4"/>
    <w:rsid w:val="00120497"/>
    <w:rsid w:val="00153A28"/>
    <w:rsid w:val="00162B3E"/>
    <w:rsid w:val="0022233D"/>
    <w:rsid w:val="00237E1E"/>
    <w:rsid w:val="00237F96"/>
    <w:rsid w:val="00251E0C"/>
    <w:rsid w:val="003373AF"/>
    <w:rsid w:val="00356114"/>
    <w:rsid w:val="00386B4B"/>
    <w:rsid w:val="0039550E"/>
    <w:rsid w:val="004850B3"/>
    <w:rsid w:val="004F4308"/>
    <w:rsid w:val="00507135"/>
    <w:rsid w:val="00525340"/>
    <w:rsid w:val="00564F4C"/>
    <w:rsid w:val="00597B2E"/>
    <w:rsid w:val="005E278E"/>
    <w:rsid w:val="00626BDC"/>
    <w:rsid w:val="0064689F"/>
    <w:rsid w:val="006F1ECE"/>
    <w:rsid w:val="007D231A"/>
    <w:rsid w:val="008110C3"/>
    <w:rsid w:val="00885B6E"/>
    <w:rsid w:val="008E1303"/>
    <w:rsid w:val="00910DD0"/>
    <w:rsid w:val="00931AF0"/>
    <w:rsid w:val="009522D4"/>
    <w:rsid w:val="00994AE9"/>
    <w:rsid w:val="00A33733"/>
    <w:rsid w:val="00A728F5"/>
    <w:rsid w:val="00AA2C94"/>
    <w:rsid w:val="00AD5B28"/>
    <w:rsid w:val="00B25F4C"/>
    <w:rsid w:val="00B50C69"/>
    <w:rsid w:val="00B90930"/>
    <w:rsid w:val="00BA2668"/>
    <w:rsid w:val="00C65F3B"/>
    <w:rsid w:val="00CE6888"/>
    <w:rsid w:val="00CE7EE0"/>
    <w:rsid w:val="00D44734"/>
    <w:rsid w:val="00DB5535"/>
    <w:rsid w:val="00DE06A8"/>
    <w:rsid w:val="00E07A1A"/>
    <w:rsid w:val="00E10773"/>
    <w:rsid w:val="00E41E00"/>
    <w:rsid w:val="00E52113"/>
    <w:rsid w:val="00E62AFE"/>
    <w:rsid w:val="00E83F5D"/>
    <w:rsid w:val="00EE4C50"/>
    <w:rsid w:val="00F24941"/>
    <w:rsid w:val="00F60D6A"/>
    <w:rsid w:val="00FD7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5BF090"/>
  <w15:chartTrackingRefBased/>
  <w15:docId w15:val="{A39774DC-8EB3-EF4A-BACC-C7A32CAC44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1E0C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51E0C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Paragraph">
    <w:name w:val="List Paragraph"/>
    <w:basedOn w:val="Normal"/>
    <w:uiPriority w:val="34"/>
    <w:qFormat/>
    <w:rsid w:val="00251E0C"/>
    <w:pPr>
      <w:ind w:left="720"/>
      <w:contextualSpacing/>
    </w:pPr>
  </w:style>
  <w:style w:type="paragraph" w:customStyle="1" w:styleId="H2">
    <w:name w:val="H2"/>
    <w:next w:val="Normal"/>
    <w:link w:val="H2Char"/>
    <w:rsid w:val="00E52113"/>
    <w:pPr>
      <w:spacing w:after="240"/>
    </w:pPr>
    <w:rPr>
      <w:rFonts w:eastAsiaTheme="minorEastAsia"/>
      <w:b/>
      <w:color w:val="000000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E52113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D44734"/>
    <w:pPr>
      <w:jc w:val="center"/>
    </w:pPr>
    <w:rPr>
      <w:rFonts w:cs="Times New Roman"/>
    </w:rPr>
  </w:style>
  <w:style w:type="character" w:customStyle="1" w:styleId="H2Char">
    <w:name w:val="H2 Char"/>
    <w:basedOn w:val="DefaultParagraphFont"/>
    <w:link w:val="H2"/>
    <w:rsid w:val="00D44734"/>
    <w:rPr>
      <w:rFonts w:eastAsiaTheme="minorEastAsia"/>
      <w:b/>
      <w:color w:val="000000"/>
      <w:sz w:val="48"/>
      <w:szCs w:val="48"/>
    </w:rPr>
  </w:style>
  <w:style w:type="character" w:customStyle="1" w:styleId="EndNoteBibliographyTitleChar">
    <w:name w:val="EndNote Bibliography Title Char"/>
    <w:basedOn w:val="H2Char"/>
    <w:link w:val="EndNoteBibliographyTitle"/>
    <w:rsid w:val="00D44734"/>
    <w:rPr>
      <w:rFonts w:ascii="Times New Roman" w:eastAsiaTheme="minorEastAsia" w:hAnsi="Times New Roman" w:cs="Times New Roman"/>
      <w:b w:val="0"/>
      <w:color w:val="000000"/>
      <w:sz w:val="48"/>
      <w:szCs w:val="48"/>
    </w:rPr>
  </w:style>
  <w:style w:type="paragraph" w:customStyle="1" w:styleId="EndNoteBibliography">
    <w:name w:val="EndNote Bibliography"/>
    <w:basedOn w:val="Normal"/>
    <w:link w:val="EndNoteBibliographyChar"/>
    <w:rsid w:val="00D44734"/>
    <w:rPr>
      <w:rFonts w:cs="Times New Roman"/>
    </w:rPr>
  </w:style>
  <w:style w:type="character" w:customStyle="1" w:styleId="EndNoteBibliographyChar">
    <w:name w:val="EndNote Bibliography Char"/>
    <w:basedOn w:val="H2Char"/>
    <w:link w:val="EndNoteBibliography"/>
    <w:rsid w:val="00D44734"/>
    <w:rPr>
      <w:rFonts w:ascii="Times New Roman" w:eastAsiaTheme="minorEastAsia" w:hAnsi="Times New Roman" w:cs="Times New Roman"/>
      <w:b w:val="0"/>
      <w:color w:val="000000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preparedness@hsph.harvard.edu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56</Words>
  <Characters>2602</Characters>
  <Application>Microsoft Office Word</Application>
  <DocSecurity>0</DocSecurity>
  <Lines>21</Lines>
  <Paragraphs>6</Paragraphs>
  <ScaleCrop>false</ScaleCrop>
  <Company/>
  <LinksUpToDate>false</LinksUpToDate>
  <CharactersWithSpaces>30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riman, Nigel Walsh</dc:creator>
  <cp:keywords/>
  <dc:description/>
  <cp:lastModifiedBy>Harriman, Nigel Walsh</cp:lastModifiedBy>
  <cp:revision>4</cp:revision>
  <dcterms:created xsi:type="dcterms:W3CDTF">2022-01-26T17:52:00Z</dcterms:created>
  <dcterms:modified xsi:type="dcterms:W3CDTF">2022-01-26T19:08:00Z</dcterms:modified>
</cp:coreProperties>
</file>